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2BDA8445"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Esse trabalho tem como objetivo desenvolver um modelo de sistema de recomendação baseado em </w:t>
      </w:r>
      <w:r w:rsidR="00CE6954">
        <w:t xml:space="preserve">contexto comportamental e de ambiente </w:t>
      </w:r>
      <w:r w:rsidR="007B2B01">
        <w:t>buscando</w:t>
      </w:r>
      <w:r w:rsidR="00CE6954">
        <w:t xml:space="preserve"> aperfeiçoar as recomendações musicais </w:t>
      </w:r>
      <w:r w:rsidR="007B2B01">
        <w:t xml:space="preserve">para o </w:t>
      </w:r>
      <w:r w:rsidR="00CE6954">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r w:rsidRPr="00532ADD">
        <w:t xml:space="preserve">Palavras-chave: </w:t>
      </w:r>
      <w:r w:rsidRPr="00917AD2">
        <w:rPr>
          <w:i/>
          <w:iCs/>
        </w:rPr>
        <w:t>RecSys.</w:t>
      </w:r>
      <w:r w:rsidR="00917AD2">
        <w:t xml:space="preserve"> </w:t>
      </w:r>
      <w:proofErr w:type="spellStart"/>
      <w:r w:rsidR="00917AD2" w:rsidRPr="00917AD2">
        <w:rPr>
          <w:i/>
          <w:iCs/>
        </w:rPr>
        <w:t>Machine</w:t>
      </w:r>
      <w:proofErr w:type="spellEnd"/>
      <w:r w:rsidR="00917AD2" w:rsidRPr="00917AD2">
        <w:rPr>
          <w:i/>
          <w:iCs/>
        </w:rPr>
        <w:t xml:space="preserve"> Learning.</w:t>
      </w:r>
      <w:r>
        <w:t xml:space="preserve"> 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proofErr w:type="gramStart"/>
      <w:r>
        <w:t>BIBLIOGRAFIA  ....................................................................................................................</w:t>
      </w:r>
      <w:proofErr w:type="gramEnd"/>
      <w:r>
        <w:t>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54273465"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 xml:space="preserve">Aonde muitos viram esse problema e criaram uma nova maneira de anunciar os “produtos musicais” online, que é o </w:t>
      </w:r>
      <w:r w:rsidR="00297757" w:rsidRPr="00B2550E">
        <w:rPr>
          <w:i/>
          <w:iCs/>
        </w:rPr>
        <w:t>streaming</w:t>
      </w:r>
      <w:r w:rsidR="00297757">
        <w:t xml:space="preserve">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12740223"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o Spotify.</w:t>
      </w:r>
    </w:p>
    <w:p w14:paraId="77EB8EAB" w14:textId="66BB44FD"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w:t>
      </w:r>
      <w:proofErr w:type="spellStart"/>
      <w:r w:rsidR="005429E9">
        <w:t>radio</w:t>
      </w:r>
      <w:proofErr w:type="spellEnd"/>
      <w:r w:rsidR="005429E9">
        <w:t xml:space="preserve"> tradicional, exceto que é utilizado a internet para enviar e receber os áudios, ao invés de utilizar ondas aéreas.</w:t>
      </w:r>
      <w:r w:rsidR="00C52103">
        <w:t xml:space="preserve"> Assim como o ato de ligar um </w:t>
      </w:r>
      <w:proofErr w:type="spellStart"/>
      <w:r w:rsidR="00C52103">
        <w:t>radio</w:t>
      </w:r>
      <w:proofErr w:type="spellEnd"/>
      <w:r w:rsidR="00C52103">
        <w:t xml:space="preserve"> o </w:t>
      </w:r>
      <w:r w:rsidR="00C52103" w:rsidRPr="00B2550E">
        <w:rPr>
          <w:i/>
          <w:iCs/>
        </w:rPr>
        <w:t>streaming</w:t>
      </w:r>
      <w:r w:rsidR="00C52103">
        <w:t xml:space="preserve"> de áudio é reproduzido em tempo real</w:t>
      </w:r>
      <w:r w:rsidR="00932678">
        <w:t>. O que é muito mais conveniente do que baixar uma música online e então consumi-la.</w:t>
      </w:r>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54183424" w14:textId="7CED72F1" w:rsidR="00F33263" w:rsidRDefault="00247FAB" w:rsidP="00F33263">
      <w:pPr>
        <w:spacing w:after="120" w:line="360" w:lineRule="auto"/>
        <w:ind w:firstLine="851"/>
        <w:jc w:val="both"/>
      </w:pPr>
      <w:r>
        <w:t>P</w:t>
      </w:r>
      <w:r w:rsidRPr="00247FAB">
        <w:t xml:space="preserve">ortando, de acordo com </w:t>
      </w:r>
      <w:r w:rsidR="00F33263">
        <w:t>esse</w:t>
      </w:r>
      <w:r w:rsidRPr="00247FAB">
        <w:t xml:space="preserve"> contexto, es</w:t>
      </w:r>
      <w:r w:rsidR="001F50BB">
        <w:t>t</w:t>
      </w:r>
      <w:r w:rsidRPr="00247FAB">
        <w:t xml:space="preserve">e trabalho procura </w:t>
      </w:r>
      <w:r>
        <w:t xml:space="preserve">evoluir </w:t>
      </w:r>
      <w:r w:rsidR="00DB6A55">
        <w:t xml:space="preserve">a </w:t>
      </w:r>
      <w:r w:rsidR="0022050D">
        <w:t>recomendação</w:t>
      </w:r>
      <w:r w:rsidR="00DB6A55">
        <w:t xml:space="preserve"> musical </w:t>
      </w:r>
      <w:r w:rsidR="00F33263">
        <w:t xml:space="preserve">utilizando o contexto comportamental do usuário e o contexto de </w:t>
      </w:r>
      <w:r w:rsidR="00F33263">
        <w:lastRenderedPageBreak/>
        <w:t>ambiente</w:t>
      </w:r>
      <w:r w:rsidR="000A2209">
        <w:t xml:space="preserve">. Esse contexto será obtido, através da criação um plugin que irá permitir que o usuário escute suas </w:t>
      </w:r>
      <w:r w:rsidR="00A64A8B">
        <w:t>músicas enquanto registramos eventos do contexto vivido naquele momento.</w:t>
      </w:r>
      <w:r w:rsidR="006D7210">
        <w:t xml:space="preserve"> Para então, evoluir a recomendação</w:t>
      </w:r>
      <w:r w:rsidR="00EB3756">
        <w:t xml:space="preserve"> </w:t>
      </w:r>
      <w:r w:rsidR="006D7210">
        <w:t>personalizad</w:t>
      </w:r>
      <w:r w:rsidR="00EB3756">
        <w:t xml:space="preserve">a </w:t>
      </w:r>
      <w:r w:rsidR="00FB77CB">
        <w:t xml:space="preserve">do plugin </w:t>
      </w:r>
      <w:r w:rsidR="00EB3756">
        <w:t xml:space="preserve">para o </w:t>
      </w:r>
      <w:r w:rsidR="001F1D8F">
        <w:t>usuário</w:t>
      </w:r>
      <w:r w:rsidR="006D7210">
        <w:t>.</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58A9610E" w:rsidR="00F27880" w:rsidRDefault="00F27880" w:rsidP="000E2F2D">
      <w:pPr>
        <w:spacing w:line="360" w:lineRule="auto"/>
        <w:ind w:firstLine="851"/>
        <w:jc w:val="both"/>
      </w:pPr>
      <w:r>
        <w:t xml:space="preserve">Esse trabalho tem como natureza de pesquisa aplicada, pois </w:t>
      </w:r>
      <w:r w:rsidR="00C76D7C">
        <w:t>através dos</w:t>
      </w:r>
      <w:r>
        <w:t xml:space="preserve"> conhecimentos estudados de </w:t>
      </w:r>
      <w:r w:rsidRPr="00B2550E">
        <w:rPr>
          <w:i/>
          <w:iCs/>
        </w:rPr>
        <w:t>RecSys</w:t>
      </w:r>
      <w:r w:rsidR="00C76D7C">
        <w:t xml:space="preserve"> será desenvolvido</w:t>
      </w:r>
      <w:r>
        <w:t xml:space="preserve"> um sistema que </w:t>
      </w:r>
      <w:r w:rsidR="00C76D7C">
        <w:t>irá</w:t>
      </w:r>
      <w:r>
        <w:t xml:space="preserve"> gerar as recomendações musicais</w:t>
      </w:r>
      <w:r w:rsidR="00C76D7C">
        <w:t xml:space="preserve"> personalizadas</w:t>
      </w:r>
      <w:r>
        <w:t xml:space="preserve"> </w:t>
      </w:r>
      <w:r w:rsidR="002B5DF6">
        <w:t>por</w:t>
      </w:r>
      <w:r>
        <w:t xml:space="preserve"> usuário através do contexto comportamento e ambiental </w:t>
      </w:r>
      <w:r w:rsidR="00F728D7">
        <w:t>obtido</w:t>
      </w:r>
      <w:r w:rsidR="00F728D7" w:rsidRPr="00FA274C">
        <w:t xml:space="preserve"> através d</w:t>
      </w:r>
      <w:r w:rsidR="00445ACC" w:rsidRPr="00FA274C">
        <w:t>o</w:t>
      </w:r>
      <w:r w:rsidR="00F728D7" w:rsidRPr="00FA274C">
        <w:t xml:space="preserve"> plugin</w:t>
      </w:r>
      <w:r w:rsidR="00462B32" w:rsidRPr="00FA274C">
        <w:t xml:space="preserve"> de reprodução musical</w:t>
      </w:r>
      <w:r>
        <w:t>.</w:t>
      </w:r>
    </w:p>
    <w:p w14:paraId="74FD486C" w14:textId="37F8CB7D"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 anteriormente</w:t>
      </w:r>
      <w:r w:rsidR="00B41F1D">
        <w:t>, para então se obter o entendimento de como poderá ser resolvido</w:t>
      </w:r>
      <w:r w:rsidR="00781ABE">
        <w:t xml:space="preserve"> o problema</w:t>
      </w:r>
      <w:r w:rsidR="00B41F1D">
        <w:t>.</w:t>
      </w:r>
      <w:r w:rsidR="009C47CA">
        <w:t xml:space="preserve"> Esse estudo irá buscar entender a personalidade musical de cada usuário através dos dados </w:t>
      </w:r>
      <w:r w:rsidR="00DB140E">
        <w:t>obtidos</w:t>
      </w:r>
      <w:r w:rsidR="009C47CA">
        <w:t xml:space="preserve"> e dos estudos de </w:t>
      </w:r>
      <w:proofErr w:type="spellStart"/>
      <w:r w:rsidR="009C47CA" w:rsidRPr="009C47CA">
        <w:rPr>
          <w:i/>
          <w:iCs/>
        </w:rPr>
        <w:t>Machine</w:t>
      </w:r>
      <w:proofErr w:type="spellEnd"/>
      <w:r w:rsidR="009C47CA" w:rsidRPr="009C47CA">
        <w:rPr>
          <w:i/>
          <w:iCs/>
        </w:rPr>
        <w:t xml:space="preserv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p>
    <w:p w14:paraId="5EA357D8" w14:textId="14198616" w:rsidR="00BD2309" w:rsidRDefault="00990CCE" w:rsidP="000E2F2D">
      <w:pPr>
        <w:spacing w:line="360" w:lineRule="auto"/>
        <w:ind w:firstLine="851"/>
        <w:jc w:val="both"/>
      </w:pPr>
      <w:r>
        <w:t xml:space="preserve">Será utilizado 4 tipos de procedimentos técnicos nessa pesquisa. </w:t>
      </w:r>
      <w:r w:rsidR="002428D5">
        <w:t>Pesquisa b</w:t>
      </w:r>
      <w:r>
        <w:t xml:space="preserve">ibliográfica, dado que será necessária uma base de conhecimentos e estudos sobre os </w:t>
      </w:r>
      <w:r w:rsidR="00587B62" w:rsidRPr="00587B62">
        <w:rPr>
          <w:i/>
          <w:iCs/>
        </w:rPr>
        <w:t>RecSys</w:t>
      </w:r>
      <w:r>
        <w:t xml:space="preserve"> e seus algoritmos. Como será utilizado a </w:t>
      </w:r>
      <w:r w:rsidRPr="00990CCE">
        <w:rPr>
          <w:i/>
          <w:iCs/>
        </w:rPr>
        <w:t>API</w:t>
      </w:r>
      <w:r>
        <w:t xml:space="preserve"> do Spotify para consultar as faixas e outras utilidades, utilizaremos o procedimento técnico </w:t>
      </w:r>
      <w:r w:rsidR="0005630D">
        <w:t>pesquisa d</w:t>
      </w:r>
      <w:r>
        <w:t xml:space="preserve">ocumental. Com o estudo realizado e os registros de contextos prontos, utilizaremos da pesquisa experimental para avaliar a base disponível através dos algoritmos de </w:t>
      </w:r>
      <w:r w:rsidR="00516D0F" w:rsidRPr="00ED3F5D">
        <w:rPr>
          <w:i/>
          <w:iCs/>
        </w:rPr>
        <w:t>RecSy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239B483" w14:textId="2247CEF3" w:rsidR="008C2892" w:rsidRDefault="00CF320F" w:rsidP="000E2F2D">
      <w:pPr>
        <w:spacing w:line="360" w:lineRule="auto"/>
        <w:ind w:firstLine="851"/>
        <w:jc w:val="both"/>
      </w:pPr>
      <w:r>
        <w:t>A abordagem dessa pesquisa será do tipo quantitativa, pois o foco de estudo desse trabalho será voltado para algoritmos de sistemas de recomendação que buscam entender o gosto de um usuário e não diretamente a estudos referentes a psicologia cognitiva.</w:t>
      </w:r>
      <w:r w:rsidR="00C14F68">
        <w:t xml:space="preserve"> Então assim que as bases estiverem prontas, será realizado um estudo em cima delas apresentando estatisticamente diversos comportamentos e suas </w:t>
      </w:r>
      <w:r w:rsidR="00BB2CB6">
        <w:t>tendências</w:t>
      </w:r>
      <w:r w:rsidR="00C14F68">
        <w:t>.</w:t>
      </w:r>
    </w:p>
    <w:p w14:paraId="60BD88D0" w14:textId="57D2B2F9" w:rsidR="00412CD5" w:rsidRDefault="000068ED" w:rsidP="000E2F2D">
      <w:pPr>
        <w:spacing w:line="360" w:lineRule="auto"/>
        <w:ind w:firstLine="851"/>
        <w:jc w:val="both"/>
      </w:pPr>
      <w:r>
        <w:t xml:space="preserve">Para avaliar o estudo, será desenvolvido um sistema que irá permitir o usuário criar uma nova </w:t>
      </w:r>
      <w:proofErr w:type="gramStart"/>
      <w:r w:rsidRPr="000068ED">
        <w:rPr>
          <w:i/>
          <w:iCs/>
        </w:rPr>
        <w:t>playlist</w:t>
      </w:r>
      <w:proofErr w:type="gramEnd"/>
      <w:r>
        <w:t xml:space="preserve">, onde o sistema irá consultar os contextos relacionados as músicas escutadas pelo usuário gerando uma nova lista </w:t>
      </w:r>
      <w:r w:rsidR="00541109">
        <w:t>d</w:t>
      </w:r>
      <w:r w:rsidR="002700DB">
        <w:t>as</w:t>
      </w:r>
      <w:r>
        <w:t xml:space="preserve"> músicas recomendadas. A avaliação</w:t>
      </w:r>
      <w:r w:rsidR="0004769F">
        <w:t xml:space="preserve"> de contexto</w:t>
      </w:r>
      <w:r>
        <w:t xml:space="preserve"> será feita enquanto o usuário estiver ouvindo as </w:t>
      </w:r>
      <w:r w:rsidR="004D322B">
        <w:t>músicas</w:t>
      </w:r>
      <w:r>
        <w:t xml:space="preserve"> e editando a </w:t>
      </w:r>
      <w:proofErr w:type="gramStart"/>
      <w:r w:rsidRPr="004D322B">
        <w:rPr>
          <w:i/>
          <w:iCs/>
        </w:rPr>
        <w:t>playlist</w:t>
      </w:r>
      <w:proofErr w:type="gramEnd"/>
      <w:r w:rsidR="00117506">
        <w:t>, possibilitando que o sistema identifique e altere</w:t>
      </w:r>
      <w:r w:rsidR="00D02274">
        <w:t xml:space="preserve"> (caso julgue necessário)</w:t>
      </w:r>
      <w:r w:rsidR="00117506">
        <w:t xml:space="preserve"> as músicas no meio da edição</w:t>
      </w:r>
      <w:r>
        <w:t>.</w:t>
      </w:r>
      <w:r w:rsidR="004D322B">
        <w:t xml:space="preserve"> Ao final da edição, será enviado uma avaliação para o usuário, a qual vai permitir que o sistema tenha conhecimento dos gostos do usuário.</w:t>
      </w:r>
      <w:r w:rsidR="00522587">
        <w:t xml:space="preserve"> </w:t>
      </w:r>
      <w:r w:rsidR="00412CD5">
        <w:t xml:space="preserve">Ao final, será apresentado nessa </w:t>
      </w:r>
      <w:r w:rsidR="00412CD5">
        <w:lastRenderedPageBreak/>
        <w:t xml:space="preserve">pesquisa diversos comportamentos e tendências </w:t>
      </w:r>
      <w:r w:rsidR="00077CEF">
        <w:t xml:space="preserve">dos usuários </w:t>
      </w:r>
      <w:r w:rsidR="00412CD5">
        <w:t>encontradas a partir dess</w:t>
      </w:r>
      <w:r w:rsidR="00077CEF">
        <w:t>e sistema.</w:t>
      </w:r>
    </w:p>
    <w:p w14:paraId="6B031E2E" w14:textId="55F92DDB" w:rsidR="004868F7" w:rsidRDefault="004868F7" w:rsidP="000E2F2D">
      <w:pPr>
        <w:spacing w:line="360" w:lineRule="auto"/>
        <w:ind w:firstLine="851"/>
        <w:jc w:val="both"/>
      </w:pPr>
      <w:r>
        <w:br w:type="page"/>
      </w:r>
    </w:p>
    <w:p w14:paraId="04BBFC61" w14:textId="160610EF" w:rsidR="00D113DA" w:rsidRPr="00803DA8" w:rsidRDefault="00803DA8" w:rsidP="00803DA8">
      <w:pPr>
        <w:pStyle w:val="Ttulo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DB5B66">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DB5B66">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DB5B66">
        <w:trPr>
          <w:trHeight w:val="411"/>
          <w:jc w:val="center"/>
        </w:trPr>
        <w:tc>
          <w:tcPr>
            <w:tcW w:w="5423" w:type="dxa"/>
            <w:tcBorders>
              <w:bottom w:val="single" w:sz="4" w:space="0" w:color="auto"/>
            </w:tcBorders>
          </w:tcPr>
          <w:p w14:paraId="5D863EC4" w14:textId="65616E08" w:rsidR="00015E0F" w:rsidRDefault="00015E0F" w:rsidP="004F07C9">
            <w:pPr>
              <w:spacing w:line="360" w:lineRule="auto"/>
              <w:jc w:val="both"/>
            </w:pPr>
            <w:r>
              <w:t>Estudar API do Spotify</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bookmarkStart w:id="0" w:name="_GoBack"/>
            <w:bookmarkEnd w:id="0"/>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DB5B66" w14:paraId="1B5DD0B2" w14:textId="77777777" w:rsidTr="00DB5B66">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DB5B66" w14:paraId="199F54C5" w14:textId="77777777" w:rsidTr="00DB5B66">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DB5B66" w14:paraId="3D2322BF" w14:textId="77777777" w:rsidTr="00DB5B66">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r>
              <w:t xml:space="preserve">Estudar técnicas para avaliar os </w:t>
            </w:r>
            <w:r w:rsidR="00F57066">
              <w:t>resultados</w:t>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0B2A71" w14:paraId="01AC265B" w14:textId="77777777" w:rsidTr="00DB5B66">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DB5B66" w14:paraId="78F976DE" w14:textId="77777777" w:rsidTr="00DB5B66">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DB5B66">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DB5B66" w14:paraId="7A98943D" w14:textId="77777777" w:rsidTr="00DB5B66">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DB5B66" w14:paraId="71427489" w14:textId="77777777" w:rsidTr="00DB5B66">
        <w:trPr>
          <w:trHeight w:val="448"/>
          <w:jc w:val="center"/>
        </w:trPr>
        <w:tc>
          <w:tcPr>
            <w:tcW w:w="5074" w:type="dxa"/>
          </w:tcPr>
          <w:p w14:paraId="6EB2493A" w14:textId="38DC201E" w:rsidR="0046152A" w:rsidRDefault="00E0556A" w:rsidP="00D113DA">
            <w:pPr>
              <w:spacing w:line="360" w:lineRule="auto"/>
              <w:jc w:val="both"/>
            </w:pPr>
            <w:r>
              <w:t>Análise dos resultados</w:t>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DB5B66">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w:t>
      </w:r>
      <w:proofErr w:type="spellStart"/>
      <w:r w:rsidR="000321FD">
        <w:t>Prodanov</w:t>
      </w:r>
      <w:proofErr w:type="spellEnd"/>
      <w:proofErr w:type="gramStart"/>
      <w:r w:rsidR="000321FD">
        <w:t xml:space="preserve">. </w:t>
      </w:r>
      <w:r w:rsidR="00165849">
        <w:t>.</w:t>
      </w:r>
      <w:proofErr w:type="gramEnd"/>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00E79D" w14:textId="77777777" w:rsidR="00DB5B66" w:rsidRDefault="00DB5B66">
      <w:r>
        <w:separator/>
      </w:r>
    </w:p>
  </w:endnote>
  <w:endnote w:type="continuationSeparator" w:id="0">
    <w:p w14:paraId="5683E671" w14:textId="77777777" w:rsidR="00DB5B66" w:rsidRDefault="00DB5B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2EAE50" w14:textId="77777777" w:rsidR="00DB5B66" w:rsidRDefault="00DB5B66">
      <w:r>
        <w:separator/>
      </w:r>
    </w:p>
  </w:footnote>
  <w:footnote w:type="continuationSeparator" w:id="0">
    <w:p w14:paraId="60DCFC37" w14:textId="77777777" w:rsidR="00DB5B66" w:rsidRDefault="00DB5B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8ED"/>
    <w:rsid w:val="00006A05"/>
    <w:rsid w:val="00006FE4"/>
    <w:rsid w:val="00012E6A"/>
    <w:rsid w:val="00015E0F"/>
    <w:rsid w:val="0002527A"/>
    <w:rsid w:val="000321FD"/>
    <w:rsid w:val="000442E2"/>
    <w:rsid w:val="00046C39"/>
    <w:rsid w:val="0004769F"/>
    <w:rsid w:val="0005630D"/>
    <w:rsid w:val="00061C5A"/>
    <w:rsid w:val="00065A21"/>
    <w:rsid w:val="00077CEF"/>
    <w:rsid w:val="000849EE"/>
    <w:rsid w:val="00086D34"/>
    <w:rsid w:val="000A2209"/>
    <w:rsid w:val="000A597A"/>
    <w:rsid w:val="000B2A71"/>
    <w:rsid w:val="000D6A47"/>
    <w:rsid w:val="000E1EB9"/>
    <w:rsid w:val="000E2F2D"/>
    <w:rsid w:val="000E3C79"/>
    <w:rsid w:val="000E5019"/>
    <w:rsid w:val="000F3264"/>
    <w:rsid w:val="00102464"/>
    <w:rsid w:val="00117506"/>
    <w:rsid w:val="00123D9A"/>
    <w:rsid w:val="00130F7F"/>
    <w:rsid w:val="0013305B"/>
    <w:rsid w:val="001357FD"/>
    <w:rsid w:val="00165849"/>
    <w:rsid w:val="00180923"/>
    <w:rsid w:val="001A0DA6"/>
    <w:rsid w:val="001A4D94"/>
    <w:rsid w:val="001A7098"/>
    <w:rsid w:val="001A7E18"/>
    <w:rsid w:val="001E0948"/>
    <w:rsid w:val="001E1ED6"/>
    <w:rsid w:val="001E2280"/>
    <w:rsid w:val="001E4EC7"/>
    <w:rsid w:val="001F1D8F"/>
    <w:rsid w:val="001F50BB"/>
    <w:rsid w:val="0020673C"/>
    <w:rsid w:val="00211E74"/>
    <w:rsid w:val="002123CC"/>
    <w:rsid w:val="0022050D"/>
    <w:rsid w:val="00221F80"/>
    <w:rsid w:val="00225F5C"/>
    <w:rsid w:val="00230DC1"/>
    <w:rsid w:val="0023616F"/>
    <w:rsid w:val="002428D5"/>
    <w:rsid w:val="00242EB1"/>
    <w:rsid w:val="00247FAB"/>
    <w:rsid w:val="0026589C"/>
    <w:rsid w:val="002700DB"/>
    <w:rsid w:val="00274C3F"/>
    <w:rsid w:val="00277A52"/>
    <w:rsid w:val="002879D5"/>
    <w:rsid w:val="00287CFF"/>
    <w:rsid w:val="00291587"/>
    <w:rsid w:val="002950F8"/>
    <w:rsid w:val="00295DB4"/>
    <w:rsid w:val="00297757"/>
    <w:rsid w:val="002B0134"/>
    <w:rsid w:val="002B21A4"/>
    <w:rsid w:val="002B39AA"/>
    <w:rsid w:val="002B42A3"/>
    <w:rsid w:val="002B5DF6"/>
    <w:rsid w:val="002C1CD9"/>
    <w:rsid w:val="002C755C"/>
    <w:rsid w:val="002D509C"/>
    <w:rsid w:val="002E128E"/>
    <w:rsid w:val="002E72AE"/>
    <w:rsid w:val="002F0D5E"/>
    <w:rsid w:val="002F40D2"/>
    <w:rsid w:val="003009CD"/>
    <w:rsid w:val="00300D4C"/>
    <w:rsid w:val="00301F8A"/>
    <w:rsid w:val="00311098"/>
    <w:rsid w:val="00331A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195F"/>
    <w:rsid w:val="003C76EE"/>
    <w:rsid w:val="003D020F"/>
    <w:rsid w:val="003D37B3"/>
    <w:rsid w:val="00411FD9"/>
    <w:rsid w:val="00412CD5"/>
    <w:rsid w:val="00442874"/>
    <w:rsid w:val="00445ACC"/>
    <w:rsid w:val="00454530"/>
    <w:rsid w:val="004559BF"/>
    <w:rsid w:val="0046152A"/>
    <w:rsid w:val="00462B32"/>
    <w:rsid w:val="0046721D"/>
    <w:rsid w:val="004776F9"/>
    <w:rsid w:val="0048005E"/>
    <w:rsid w:val="004856F0"/>
    <w:rsid w:val="004868F7"/>
    <w:rsid w:val="00486A97"/>
    <w:rsid w:val="004978B5"/>
    <w:rsid w:val="004A77F3"/>
    <w:rsid w:val="004D322B"/>
    <w:rsid w:val="004D3B00"/>
    <w:rsid w:val="004E29F1"/>
    <w:rsid w:val="004E46DF"/>
    <w:rsid w:val="004E679D"/>
    <w:rsid w:val="004F07C9"/>
    <w:rsid w:val="005136E1"/>
    <w:rsid w:val="00516D01"/>
    <w:rsid w:val="00516D0F"/>
    <w:rsid w:val="00522587"/>
    <w:rsid w:val="005315E0"/>
    <w:rsid w:val="005329BD"/>
    <w:rsid w:val="00532ADD"/>
    <w:rsid w:val="00535206"/>
    <w:rsid w:val="00541109"/>
    <w:rsid w:val="005429E9"/>
    <w:rsid w:val="00545FAD"/>
    <w:rsid w:val="0055072D"/>
    <w:rsid w:val="005543FB"/>
    <w:rsid w:val="00560769"/>
    <w:rsid w:val="00564BD3"/>
    <w:rsid w:val="00573084"/>
    <w:rsid w:val="00574562"/>
    <w:rsid w:val="00587B62"/>
    <w:rsid w:val="005A33E5"/>
    <w:rsid w:val="005A425D"/>
    <w:rsid w:val="005A4A7A"/>
    <w:rsid w:val="005A4E49"/>
    <w:rsid w:val="005A5A0B"/>
    <w:rsid w:val="005B5877"/>
    <w:rsid w:val="005C5C59"/>
    <w:rsid w:val="005E0553"/>
    <w:rsid w:val="005E1C2F"/>
    <w:rsid w:val="005E6A26"/>
    <w:rsid w:val="005E6C0A"/>
    <w:rsid w:val="005F4521"/>
    <w:rsid w:val="005F6756"/>
    <w:rsid w:val="005F6EA4"/>
    <w:rsid w:val="00602109"/>
    <w:rsid w:val="006179CD"/>
    <w:rsid w:val="00620C61"/>
    <w:rsid w:val="00621C6E"/>
    <w:rsid w:val="00624DF7"/>
    <w:rsid w:val="00632E75"/>
    <w:rsid w:val="00644844"/>
    <w:rsid w:val="00644E1D"/>
    <w:rsid w:val="00654214"/>
    <w:rsid w:val="00675514"/>
    <w:rsid w:val="00675C99"/>
    <w:rsid w:val="006A0C15"/>
    <w:rsid w:val="006A35B2"/>
    <w:rsid w:val="006B6577"/>
    <w:rsid w:val="006D26BE"/>
    <w:rsid w:val="006D7210"/>
    <w:rsid w:val="006E7ACD"/>
    <w:rsid w:val="006F19DB"/>
    <w:rsid w:val="006F29B0"/>
    <w:rsid w:val="00710340"/>
    <w:rsid w:val="00752BB7"/>
    <w:rsid w:val="00765436"/>
    <w:rsid w:val="007703A7"/>
    <w:rsid w:val="00781ABE"/>
    <w:rsid w:val="00782F8E"/>
    <w:rsid w:val="007941BD"/>
    <w:rsid w:val="007945EB"/>
    <w:rsid w:val="007A5C79"/>
    <w:rsid w:val="007B2B01"/>
    <w:rsid w:val="007B4B58"/>
    <w:rsid w:val="007C2896"/>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748DF"/>
    <w:rsid w:val="00874D50"/>
    <w:rsid w:val="008832BA"/>
    <w:rsid w:val="0089092D"/>
    <w:rsid w:val="008A03AD"/>
    <w:rsid w:val="008A6A4F"/>
    <w:rsid w:val="008B0271"/>
    <w:rsid w:val="008C2892"/>
    <w:rsid w:val="008F067A"/>
    <w:rsid w:val="0091406C"/>
    <w:rsid w:val="00917AD2"/>
    <w:rsid w:val="00932678"/>
    <w:rsid w:val="0094008B"/>
    <w:rsid w:val="00946763"/>
    <w:rsid w:val="00990CCE"/>
    <w:rsid w:val="009A031F"/>
    <w:rsid w:val="009B26B4"/>
    <w:rsid w:val="009B27D1"/>
    <w:rsid w:val="009B2A94"/>
    <w:rsid w:val="009C125C"/>
    <w:rsid w:val="009C2F9D"/>
    <w:rsid w:val="009C47CA"/>
    <w:rsid w:val="009C7A29"/>
    <w:rsid w:val="00A00C6E"/>
    <w:rsid w:val="00A1166E"/>
    <w:rsid w:val="00A1241A"/>
    <w:rsid w:val="00A142C6"/>
    <w:rsid w:val="00A2047B"/>
    <w:rsid w:val="00A250D7"/>
    <w:rsid w:val="00A536FE"/>
    <w:rsid w:val="00A64A8B"/>
    <w:rsid w:val="00A70C3C"/>
    <w:rsid w:val="00A77E61"/>
    <w:rsid w:val="00A9441F"/>
    <w:rsid w:val="00AA29F7"/>
    <w:rsid w:val="00AA5D6F"/>
    <w:rsid w:val="00AA5FE5"/>
    <w:rsid w:val="00AC0ACC"/>
    <w:rsid w:val="00AE1B50"/>
    <w:rsid w:val="00AE64DB"/>
    <w:rsid w:val="00AF0664"/>
    <w:rsid w:val="00AF0E7C"/>
    <w:rsid w:val="00AF4116"/>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71652"/>
    <w:rsid w:val="00B75669"/>
    <w:rsid w:val="00B805AE"/>
    <w:rsid w:val="00B93DDD"/>
    <w:rsid w:val="00BB1CDD"/>
    <w:rsid w:val="00BB2CB6"/>
    <w:rsid w:val="00BB7ADC"/>
    <w:rsid w:val="00BD2309"/>
    <w:rsid w:val="00BD6967"/>
    <w:rsid w:val="00BE17FB"/>
    <w:rsid w:val="00BE2666"/>
    <w:rsid w:val="00C05259"/>
    <w:rsid w:val="00C135C2"/>
    <w:rsid w:val="00C14F68"/>
    <w:rsid w:val="00C14FBA"/>
    <w:rsid w:val="00C20475"/>
    <w:rsid w:val="00C42838"/>
    <w:rsid w:val="00C52103"/>
    <w:rsid w:val="00C55324"/>
    <w:rsid w:val="00C5747F"/>
    <w:rsid w:val="00C6151B"/>
    <w:rsid w:val="00C656A6"/>
    <w:rsid w:val="00C6622F"/>
    <w:rsid w:val="00C71947"/>
    <w:rsid w:val="00C723D2"/>
    <w:rsid w:val="00C7299D"/>
    <w:rsid w:val="00C76D7C"/>
    <w:rsid w:val="00C80461"/>
    <w:rsid w:val="00C85481"/>
    <w:rsid w:val="00CA7591"/>
    <w:rsid w:val="00CB2D1A"/>
    <w:rsid w:val="00CD1BA0"/>
    <w:rsid w:val="00CE49DE"/>
    <w:rsid w:val="00CE5385"/>
    <w:rsid w:val="00CE6954"/>
    <w:rsid w:val="00CF320F"/>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844CD"/>
    <w:rsid w:val="00D8584B"/>
    <w:rsid w:val="00D85AE1"/>
    <w:rsid w:val="00D90901"/>
    <w:rsid w:val="00D91AF2"/>
    <w:rsid w:val="00DA45B4"/>
    <w:rsid w:val="00DB140E"/>
    <w:rsid w:val="00DB1416"/>
    <w:rsid w:val="00DB5B66"/>
    <w:rsid w:val="00DB6A55"/>
    <w:rsid w:val="00DC7C2C"/>
    <w:rsid w:val="00DD0B93"/>
    <w:rsid w:val="00DD37CE"/>
    <w:rsid w:val="00DD797D"/>
    <w:rsid w:val="00DE001D"/>
    <w:rsid w:val="00DE1AFF"/>
    <w:rsid w:val="00DE67B0"/>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5797"/>
    <w:rsid w:val="00F05825"/>
    <w:rsid w:val="00F1092A"/>
    <w:rsid w:val="00F14A86"/>
    <w:rsid w:val="00F23764"/>
    <w:rsid w:val="00F23B3C"/>
    <w:rsid w:val="00F246E1"/>
    <w:rsid w:val="00F27880"/>
    <w:rsid w:val="00F329D3"/>
    <w:rsid w:val="00F33263"/>
    <w:rsid w:val="00F468DB"/>
    <w:rsid w:val="00F57066"/>
    <w:rsid w:val="00F57EF3"/>
    <w:rsid w:val="00F72449"/>
    <w:rsid w:val="00F728D7"/>
    <w:rsid w:val="00F81557"/>
    <w:rsid w:val="00F86FEB"/>
    <w:rsid w:val="00F935F1"/>
    <w:rsid w:val="00F964AE"/>
    <w:rsid w:val="00FA274C"/>
    <w:rsid w:val="00FA6496"/>
    <w:rsid w:val="00FB77CB"/>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B0F087-4176-4F6E-B50A-230E02790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6</TotalTime>
  <Pages>13</Pages>
  <Words>5875</Words>
  <Characters>31725</Characters>
  <Application>Microsoft Office Word</Application>
  <DocSecurity>0</DocSecurity>
  <Lines>264</Lines>
  <Paragraphs>75</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7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241</cp:revision>
  <cp:lastPrinted>2001-08-21T07:59:00Z</cp:lastPrinted>
  <dcterms:created xsi:type="dcterms:W3CDTF">2020-03-21T18:01:00Z</dcterms:created>
  <dcterms:modified xsi:type="dcterms:W3CDTF">2020-04-01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